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341C3" w:rsidRPr="00B83BCC" w:rsidRDefault="000928CB" w:rsidP="00E341C3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information</w:t>
      </w:r>
      <w:bookmarkStart w:id="0" w:name="_GoBack"/>
      <w:bookmarkEnd w:id="0"/>
      <w:r w:rsidR="00E341C3">
        <w:rPr>
          <w:rFonts w:ascii="Times New Roman" w:hAnsi="Times New Roman" w:cs="Times New Roman"/>
          <w:b/>
          <w:sz w:val="24"/>
          <w:szCs w:val="24"/>
        </w:rPr>
        <w:t xml:space="preserve"> to submitted article: </w:t>
      </w:r>
      <w:r w:rsidR="00E341C3" w:rsidRPr="00B83BCC">
        <w:rPr>
          <w:rFonts w:ascii="Times New Roman" w:hAnsi="Times New Roman" w:cs="Times New Roman"/>
          <w:b/>
          <w:sz w:val="24"/>
          <w:szCs w:val="24"/>
        </w:rPr>
        <w:t>Density and population viability of coastal marten: a rare and geographically isolated small carnivore</w:t>
      </w:r>
    </w:p>
    <w:p w:rsidR="00E341C3" w:rsidRPr="00B83BCC" w:rsidRDefault="00E341C3" w:rsidP="00E341C3">
      <w:pPr>
        <w:spacing w:line="480" w:lineRule="auto"/>
        <w:rPr>
          <w:rFonts w:ascii="Times New Roman" w:hAnsi="Times New Roman" w:cs="Times New Roman"/>
          <w:vertAlign w:val="superscript"/>
        </w:rPr>
      </w:pPr>
      <w:r w:rsidRPr="00B83BCC">
        <w:rPr>
          <w:rFonts w:ascii="Times New Roman" w:hAnsi="Times New Roman" w:cs="Times New Roman"/>
          <w:b/>
          <w:sz w:val="24"/>
          <w:szCs w:val="24"/>
        </w:rPr>
        <w:t>Mark A. Linnell</w:t>
      </w:r>
      <w:r w:rsidRPr="00B83BCC">
        <w:rPr>
          <w:rFonts w:ascii="Times New Roman" w:hAnsi="Times New Roman" w:cs="Times New Roman"/>
          <w:sz w:val="24"/>
          <w:szCs w:val="24"/>
          <w:vertAlign w:val="superscript"/>
        </w:rPr>
        <w:t>1a</w:t>
      </w:r>
      <w:r w:rsidRPr="00B83BCC">
        <w:rPr>
          <w:rFonts w:ascii="Times New Roman" w:hAnsi="Times New Roman" w:cs="Times New Roman"/>
        </w:rPr>
        <w:t xml:space="preserve">, </w:t>
      </w:r>
      <w:r w:rsidRPr="00B83BCC">
        <w:rPr>
          <w:rFonts w:ascii="Times New Roman" w:hAnsi="Times New Roman" w:cs="Times New Roman"/>
          <w:b/>
          <w:sz w:val="24"/>
          <w:szCs w:val="24"/>
        </w:rPr>
        <w:t>Katie M. Moriarty</w:t>
      </w:r>
      <w:r w:rsidRPr="00B83BCC">
        <w:rPr>
          <w:rFonts w:ascii="Times New Roman" w:hAnsi="Times New Roman" w:cs="Times New Roman"/>
          <w:sz w:val="24"/>
          <w:szCs w:val="24"/>
          <w:vertAlign w:val="superscript"/>
        </w:rPr>
        <w:t>2a</w:t>
      </w:r>
      <w:r w:rsidRPr="00B83BCC">
        <w:rPr>
          <w:rFonts w:ascii="Times New Roman" w:hAnsi="Times New Roman" w:cs="Times New Roman"/>
        </w:rPr>
        <w:t xml:space="preserve">, </w:t>
      </w:r>
      <w:r w:rsidRPr="00B83BCC">
        <w:rPr>
          <w:rFonts w:ascii="Times New Roman" w:hAnsi="Times New Roman" w:cs="Times New Roman"/>
          <w:b/>
          <w:sz w:val="24"/>
          <w:szCs w:val="24"/>
        </w:rPr>
        <w:t>David S. Green</w:t>
      </w:r>
      <w:r w:rsidRPr="00B83BC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83BCC">
        <w:rPr>
          <w:rFonts w:ascii="Times New Roman" w:hAnsi="Times New Roman" w:cs="Times New Roman"/>
          <w:sz w:val="24"/>
          <w:szCs w:val="24"/>
        </w:rPr>
        <w:t xml:space="preserve">, </w:t>
      </w:r>
      <w:r w:rsidRPr="00B83BCC">
        <w:rPr>
          <w:rFonts w:ascii="Times New Roman" w:hAnsi="Times New Roman" w:cs="Times New Roman"/>
          <w:b/>
          <w:sz w:val="24"/>
          <w:szCs w:val="24"/>
        </w:rPr>
        <w:t>Taal Levi</w:t>
      </w:r>
      <w:r w:rsidRPr="00B83BCC">
        <w:rPr>
          <w:rFonts w:ascii="Times New Roman" w:hAnsi="Times New Roman" w:cs="Times New Roman"/>
          <w:sz w:val="24"/>
          <w:szCs w:val="24"/>
          <w:vertAlign w:val="superscript"/>
        </w:rPr>
        <w:t>4</w:t>
      </w:r>
    </w:p>
    <w:p w:rsidR="00E341C3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</w:p>
    <w:p w:rsidR="00E341C3" w:rsidRPr="00B83BCC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upplemental File</w:t>
      </w:r>
      <w:r w:rsidRPr="00B83BCC">
        <w:rPr>
          <w:rFonts w:ascii="Times New Roman" w:hAnsi="Times New Roman"/>
          <w:sz w:val="24"/>
          <w:szCs w:val="24"/>
        </w:rPr>
        <w:t xml:space="preserve"> 1. Bayesian modeling and example code</w:t>
      </w:r>
    </w:p>
    <w:p w:rsidR="00E341C3" w:rsidRPr="00B83BCC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</w:p>
    <w:p w:rsidR="00E341C3" w:rsidRPr="00B83BCC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  <w:r w:rsidRPr="00B83BCC">
        <w:rPr>
          <w:rFonts w:ascii="Times New Roman" w:hAnsi="Times New Roman"/>
          <w:sz w:val="24"/>
          <w:szCs w:val="24"/>
        </w:rPr>
        <w:t xml:space="preserve">We used JAGS </w:t>
      </w:r>
      <w:r w:rsidRPr="00B83BCC">
        <w:rPr>
          <w:rFonts w:ascii="Times New Roman" w:hAnsi="Times New Roman"/>
          <w:sz w:val="24"/>
          <w:szCs w:val="24"/>
        </w:rPr>
        <w:fldChar w:fldCharType="begin"/>
      </w:r>
      <w:r w:rsidRPr="00B83BCC">
        <w:rPr>
          <w:rFonts w:ascii="Times New Roman" w:hAnsi="Times New Roman"/>
          <w:sz w:val="24"/>
          <w:szCs w:val="24"/>
        </w:rPr>
        <w:instrText xml:space="preserve"> ADDIN EN.CITE &lt;EndNote&gt;&lt;Cite&gt;&lt;Author&gt;Plummer&lt;/Author&gt;&lt;Year&gt;2003&lt;/Year&gt;&lt;RecNum&gt;2728&lt;/RecNum&gt;&lt;DisplayText&gt;(Plummer, 2003)&lt;/DisplayText&gt;&lt;record&gt;&lt;rec-number&gt;2728&lt;/rec-number&gt;&lt;foreign-keys&gt;&lt;key app="EN" db-id="0s2fp59zy9t0z2edwz8pxpwgxxvea0x2pzta" timestamp="1474134913"&gt;2728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Vienna&lt;/publisher&gt;&lt;urls&gt;&lt;/urls&gt;&lt;/record&gt;&lt;/Cite&gt;&lt;/EndNote&gt;</w:instrText>
      </w:r>
      <w:r w:rsidRPr="00B83BCC">
        <w:rPr>
          <w:rFonts w:ascii="Times New Roman" w:hAnsi="Times New Roman"/>
          <w:sz w:val="24"/>
          <w:szCs w:val="24"/>
        </w:rPr>
        <w:fldChar w:fldCharType="separate"/>
      </w:r>
      <w:r w:rsidRPr="00B83BCC">
        <w:rPr>
          <w:rFonts w:ascii="Times New Roman" w:hAnsi="Times New Roman"/>
          <w:noProof/>
          <w:sz w:val="24"/>
          <w:szCs w:val="24"/>
        </w:rPr>
        <w:t>(Plummer, 2003)</w:t>
      </w:r>
      <w:r w:rsidRPr="00B83BCC">
        <w:rPr>
          <w:rFonts w:ascii="Times New Roman" w:hAnsi="Times New Roman"/>
          <w:sz w:val="24"/>
          <w:szCs w:val="24"/>
        </w:rPr>
        <w:fldChar w:fldCharType="end"/>
      </w:r>
      <w:r w:rsidRPr="00B83BCC">
        <w:rPr>
          <w:rFonts w:ascii="Times New Roman" w:hAnsi="Times New Roman"/>
          <w:sz w:val="24"/>
          <w:szCs w:val="24"/>
        </w:rPr>
        <w:t xml:space="preserve">, accessed with the jagsUI package </w:t>
      </w:r>
      <w:r w:rsidRPr="00B83BCC">
        <w:rPr>
          <w:rFonts w:ascii="Times New Roman" w:hAnsi="Times New Roman"/>
          <w:sz w:val="24"/>
          <w:szCs w:val="24"/>
        </w:rPr>
        <w:fldChar w:fldCharType="begin"/>
      </w:r>
      <w:r w:rsidRPr="00B83BCC">
        <w:rPr>
          <w:rFonts w:ascii="Times New Roman" w:hAnsi="Times New Roman"/>
          <w:sz w:val="24"/>
          <w:szCs w:val="24"/>
        </w:rPr>
        <w:instrText xml:space="preserve"> ADDIN EN.CITE &lt;EndNote&gt;&lt;Cite&gt;&lt;Author&gt;Kellner&lt;/Author&gt;&lt;Year&gt;2014&lt;/Year&gt;&lt;RecNum&gt;3125&lt;/RecNum&gt;&lt;DisplayText&gt;(Kellner, 2014)&lt;/DisplayText&gt;&lt;record&gt;&lt;rec-number&gt;3125&lt;/rec-number&gt;&lt;foreign-keys&gt;&lt;key app="EN" db-id="0s2fp59zy9t0z2edwz8pxpwgxxvea0x2pzta" timestamp="1499208358"&gt;3125&lt;/key&gt;&lt;/foreign-keys&gt;&lt;ref-type name="Journal Article"&gt;17&lt;/ref-type&gt;&lt;contributors&gt;&lt;authors&gt;&lt;author&gt;Kellner, K&lt;/author&gt;&lt;/authors&gt;&lt;/contributors&gt;&lt;titles&gt;&lt;title&gt;jagsUI: Run JAGS (specifically, libjags) from R; an alternative user interface for rjags&lt;/title&gt;&lt;secondary-title&gt;R package version&lt;/secondary-title&gt;&lt;/titles&gt;&lt;periodical&gt;&lt;full-title&gt;R package version&lt;/full-title&gt;&lt;/periodical&gt;&lt;pages&gt;356-364&lt;/pages&gt;&lt;volume&gt;1&lt;/volume&gt;&lt;dates&gt;&lt;year&gt;2014&lt;/year&gt;&lt;/dates&gt;&lt;urls&gt;&lt;/urls&gt;&lt;/record&gt;&lt;/Cite&gt;&lt;/EndNote&gt;</w:instrText>
      </w:r>
      <w:r w:rsidRPr="00B83BCC">
        <w:rPr>
          <w:rFonts w:ascii="Times New Roman" w:hAnsi="Times New Roman"/>
          <w:sz w:val="24"/>
          <w:szCs w:val="24"/>
        </w:rPr>
        <w:fldChar w:fldCharType="separate"/>
      </w:r>
      <w:r w:rsidRPr="00B83BCC">
        <w:rPr>
          <w:rFonts w:ascii="Times New Roman" w:hAnsi="Times New Roman"/>
          <w:noProof/>
          <w:sz w:val="24"/>
          <w:szCs w:val="24"/>
        </w:rPr>
        <w:t>(Kellner, 2014)</w:t>
      </w:r>
      <w:r w:rsidRPr="00B83BCC">
        <w:rPr>
          <w:rFonts w:ascii="Times New Roman" w:hAnsi="Times New Roman"/>
          <w:sz w:val="24"/>
          <w:szCs w:val="24"/>
        </w:rPr>
        <w:fldChar w:fldCharType="end"/>
      </w:r>
      <w:r w:rsidRPr="00B83BCC">
        <w:rPr>
          <w:rFonts w:ascii="Times New Roman" w:hAnsi="Times New Roman"/>
          <w:sz w:val="24"/>
          <w:szCs w:val="24"/>
        </w:rPr>
        <w:t xml:space="preserve"> in R v. 3.2.3 (R Core Team 2016), to run the spatial mark-recapture analysis. Estimates were calculated from 4,500 MCMC samples, taken from 3 chains run for 5,000 iterations, thinned by 3, following a burn-in of 500. Below is the code we used to fit our spatial mark-recapture model with telemetry data to a population of coastal martens in central Oregon.</w:t>
      </w:r>
    </w:p>
    <w:p w:rsidR="00E341C3" w:rsidRPr="00B83BCC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>model 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Definition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nG = number of grid cells in the state space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M = number of augmented individuals (unmarked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m = number of marked individual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sm = activity centers for marked individual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x0g = x coordinate of grid cell center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y0g = y coordinate of grid cell center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locs = matrix of x/y coordinates of telemetry location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off = matrix indicating which rows of telemetry locations are assigned to each individual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lastRenderedPageBreak/>
        <w:t xml:space="preserve">    # trapmat = 2 column matrix of x/y coordinates of camera trap location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nU = the number of unmarked individuals seen on camera j on day k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</w:t>
      </w:r>
      <w:r w:rsidRPr="00AA4CDF">
        <w:rPr>
          <w:rFonts w:ascii="Courier New" w:hAnsi="Courier New" w:cs="Courier New"/>
          <w:i/>
          <w:sz w:val="24"/>
          <w:szCs w:val="24"/>
        </w:rPr>
        <w:t># Priors and constraint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alpha0 ~ dunif(-10, 10) </w:t>
      </w:r>
      <w:r w:rsidRPr="00AA4CDF">
        <w:rPr>
          <w:rFonts w:ascii="Courier New" w:hAnsi="Courier New" w:cs="Courier New"/>
          <w:sz w:val="24"/>
          <w:szCs w:val="24"/>
        </w:rPr>
        <w:tab/>
      </w:r>
      <w:r w:rsidRPr="00AA4CDF">
        <w:rPr>
          <w:rFonts w:ascii="Courier New" w:hAnsi="Courier New" w:cs="Courier New"/>
          <w:sz w:val="24"/>
          <w:szCs w:val="24"/>
        </w:rPr>
        <w:tab/>
        <w:t># Intercept of forest cover effect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alpha1 ~ dnorm(0, 0.01) </w:t>
      </w:r>
      <w:r w:rsidRPr="00AA4CDF">
        <w:rPr>
          <w:rFonts w:ascii="Courier New" w:hAnsi="Courier New" w:cs="Courier New"/>
          <w:sz w:val="24"/>
          <w:szCs w:val="24"/>
        </w:rPr>
        <w:tab/>
      </w:r>
      <w:r w:rsidRPr="00AA4CDF">
        <w:rPr>
          <w:rFonts w:ascii="Courier New" w:hAnsi="Courier New" w:cs="Courier New"/>
          <w:sz w:val="24"/>
          <w:szCs w:val="24"/>
        </w:rPr>
        <w:tab/>
        <w:t># Effect of forest cover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alpha2 ~ dnorm(0, 0.01) </w:t>
      </w:r>
      <w:r w:rsidRPr="00AA4CDF">
        <w:rPr>
          <w:rFonts w:ascii="Courier New" w:hAnsi="Courier New" w:cs="Courier New"/>
          <w:sz w:val="24"/>
          <w:szCs w:val="24"/>
        </w:rPr>
        <w:tab/>
      </w:r>
      <w:r w:rsidRPr="00AA4CDF">
        <w:rPr>
          <w:rFonts w:ascii="Courier New" w:hAnsi="Courier New" w:cs="Courier New"/>
          <w:sz w:val="24"/>
          <w:szCs w:val="24"/>
        </w:rPr>
        <w:tab/>
        <w:t># Effect of forest cover2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beta0 ~ dunif(-10, 10) </w:t>
      </w:r>
      <w:r w:rsidRPr="00AA4CDF">
        <w:rPr>
          <w:rFonts w:ascii="Courier New" w:hAnsi="Courier New" w:cs="Courier New"/>
          <w:sz w:val="24"/>
          <w:szCs w:val="24"/>
        </w:rPr>
        <w:tab/>
      </w:r>
      <w:r w:rsidRPr="00AA4CDF">
        <w:rPr>
          <w:rFonts w:ascii="Courier New" w:hAnsi="Courier New" w:cs="Courier New"/>
          <w:sz w:val="24"/>
          <w:szCs w:val="24"/>
        </w:rPr>
        <w:tab/>
        <w:t xml:space="preserve"># Intercept for capture probability (beta0)      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beta1 ~ dnorm(0, 0.01) </w:t>
      </w:r>
      <w:r w:rsidRPr="00AA4CDF">
        <w:rPr>
          <w:rFonts w:ascii="Courier New" w:hAnsi="Courier New" w:cs="Courier New"/>
          <w:sz w:val="24"/>
          <w:szCs w:val="24"/>
        </w:rPr>
        <w:tab/>
      </w:r>
      <w:r w:rsidRPr="00AA4CDF">
        <w:rPr>
          <w:rFonts w:ascii="Courier New" w:hAnsi="Courier New" w:cs="Courier New"/>
          <w:sz w:val="24"/>
          <w:szCs w:val="24"/>
        </w:rPr>
        <w:tab/>
        <w:t># Effect of sex on capture probability (beta1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psi.sex ~ dunif(0, 1) </w:t>
      </w:r>
      <w:r w:rsidRPr="00AA4CDF">
        <w:rPr>
          <w:rFonts w:ascii="Courier New" w:hAnsi="Courier New" w:cs="Courier New"/>
          <w:sz w:val="24"/>
          <w:szCs w:val="24"/>
        </w:rPr>
        <w:tab/>
      </w:r>
      <w:r w:rsidRPr="00AA4CDF">
        <w:rPr>
          <w:rFonts w:ascii="Courier New" w:hAnsi="Courier New" w:cs="Courier New"/>
          <w:sz w:val="24"/>
          <w:szCs w:val="24"/>
        </w:rPr>
        <w:tab/>
        <w:t># Prior for sex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(s in 1:2)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sigma[s] ~ dunif(0, 5000) </w:t>
      </w:r>
      <w:r w:rsidRPr="00AA4CDF">
        <w:rPr>
          <w:rFonts w:ascii="Courier New" w:hAnsi="Courier New" w:cs="Courier New"/>
          <w:sz w:val="24"/>
          <w:szCs w:val="24"/>
        </w:rPr>
        <w:tab/>
        <w:t># Movement parameter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</w:t>
      </w:r>
      <w:r w:rsidRPr="00AA4CDF">
        <w:rPr>
          <w:rFonts w:ascii="Courier New" w:hAnsi="Courier New" w:cs="Courier New"/>
          <w:i/>
          <w:sz w:val="24"/>
          <w:szCs w:val="24"/>
        </w:rPr>
        <w:t># Intensity function for discrete state space with habitat covariate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(g in 1:nG)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mu[g] &lt;- exp(alpha0 + alpha1*cancov[g] + alpha2*pow(cancov[g],2))*pixArea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lastRenderedPageBreak/>
        <w:t xml:space="preserve">    probs[g] &lt;- mu[g]/EN # Probability of an activity center being in a grid cell in a year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 #g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EN &lt;- sum(mu[]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psi &lt;- EN/(M+m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Likelihood for marked individual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 (i in 1:m)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Sex[i] ~ dbern(psi.sex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Sex2[i] &lt;- Sex[i] + 1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sm[i] ~ dcat(probs[]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x0g[i] &lt;- S[sm[i],1]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y0g[i] &lt;- S[sm[i],2]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Telemetry model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 (r in off1[i]:off2[i])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locs[r,1] ~ dnorm(x0g[i], 1/(sigma[Sex2[i]]^2)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locs[r,2] ~ dnorm(y0g[i], 1/(sigma[Sex2[i]]^2)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 (j in 1:J)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Dist2[i,j] &lt;- sqrt((x0g[i] - trapmat[j,1])^2 + (y0g[i] - trapmat[j,2])^2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y[i,j] ~ dpois(lambdam[i,j]*K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lastRenderedPageBreak/>
        <w:t xml:space="preserve">    lambdam[i,j] &lt;- p0[i,j]*exp(-Dist2[i,j]^2/(2*sigma[Sex2[i]]^2)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logit(p0[i,j]) &lt;- beta0 + beta1*Sex[i]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 #j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 #i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i/>
          <w:sz w:val="24"/>
          <w:szCs w:val="24"/>
        </w:rPr>
      </w:pPr>
      <w:r w:rsidRPr="00AA4CDF">
        <w:rPr>
          <w:rFonts w:ascii="Courier New" w:hAnsi="Courier New" w:cs="Courier New"/>
          <w:i/>
          <w:sz w:val="24"/>
          <w:szCs w:val="24"/>
        </w:rPr>
        <w:t xml:space="preserve">    # Likelihood for unmarked individuals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(i in 1:M) 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z[i] ~ dbern(psi) # probability of inclusion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s[i] ~ dcat(probs[]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Sexu[i] ~ dbern(psi.sex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Sexu2[i] &lt;- Sexu[i] + 1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x0gu[i] &lt;- S[s[i],1]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y0gu[i] &lt;- S[s[i],2]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(j in 1:J)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dist[i,j] &lt;- sqrt((x0gu[i] - trapmat[j,1])^2 + (y0gu[i] - trapmat[j,2])^2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logit(p0u[i,j]) &lt;- beta0 + beta1*Sexu[i]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lambda[i,j] &lt;- p0u[i,j]*exp(-dist[i,j]^2/(2*sigma[Sexu2[i]]^2)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(k in 1:K) 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yu[i,j,k] ~ dpois(lambda[i,j]*z[i]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lastRenderedPageBreak/>
        <w:t xml:space="preserve">    }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(j in 1:J)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for(k in 1:K){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ind w:left="720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>nU[j,k] ~ dsum(yu[1,j,k], yu[2,j,k], yu[3,j,k], yu[4,j,k], yu[5,j,k], yu[6,j,k], yu[7,j,k], yu[8,j,k], yu[9,j,k], yu[10,j,k], yu[11,j,k], yu[12,j,k], yu[13,j,k], yu[14,j,k], yu[15,j,k], yu[16,j,k], yu[17,j,k], yu[18,j,k], yu[19,j,k], yu[20,j,k])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</w:t>
      </w:r>
    </w:p>
    <w:p w:rsidR="00E341C3" w:rsidRPr="00AA4CDF" w:rsidRDefault="00E341C3" w:rsidP="00E341C3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="Courier New" w:hAnsi="Courier New" w:cs="Courier New"/>
          <w:sz w:val="24"/>
          <w:szCs w:val="24"/>
        </w:rPr>
      </w:pPr>
      <w:r w:rsidRPr="00AA4CDF">
        <w:rPr>
          <w:rFonts w:ascii="Courier New" w:hAnsi="Courier New" w:cs="Courier New"/>
          <w:sz w:val="24"/>
          <w:szCs w:val="24"/>
        </w:rPr>
        <w:t xml:space="preserve">    }</w:t>
      </w:r>
    </w:p>
    <w:sectPr w:rsidR="00E341C3" w:rsidRPr="00AA4CD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341C3"/>
    <w:rsid w:val="000928CB"/>
    <w:rsid w:val="00203ADC"/>
    <w:rsid w:val="002D21CC"/>
    <w:rsid w:val="004A3E69"/>
    <w:rsid w:val="009C7F77"/>
    <w:rsid w:val="00D71004"/>
    <w:rsid w:val="00E341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63377D3-DF77-49EE-88DF-DBB4AA9C85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341C3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770</Words>
  <Characters>4393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SDA</Company>
  <LinksUpToDate>false</LinksUpToDate>
  <CharactersWithSpaces>51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iarty, Katie -FS</dc:creator>
  <cp:keywords/>
  <dc:description/>
  <cp:lastModifiedBy>Moriarty, Katie -FS</cp:lastModifiedBy>
  <cp:revision>2</cp:revision>
  <dcterms:created xsi:type="dcterms:W3CDTF">2017-09-12T19:37:00Z</dcterms:created>
  <dcterms:modified xsi:type="dcterms:W3CDTF">2017-09-12T19:38:00Z</dcterms:modified>
</cp:coreProperties>
</file>